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413A16"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413A16"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413A16"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413A16"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413A16"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413A16"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413A16"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413A16"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413A16"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413A16"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413A16"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413A16"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413A16"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413A16"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7EE55CE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A15098">
        <w:rPr>
          <w:rFonts w:ascii="宋体" w:eastAsia="宋体" w:hAnsi="宋体" w:cs="Times New Roman" w:hint="eastAsia"/>
          <w:sz w:val="24"/>
          <w:szCs w:val="24"/>
        </w:rPr>
        <w:t>、</w:t>
      </w:r>
      <w:bookmarkStart w:id="3" w:name="_GoBack"/>
      <w:bookmarkEnd w:id="3"/>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4" w:name="_Hlk64573936"/>
      <w:r w:rsidR="00D064D9" w:rsidRPr="00744B32">
        <w:rPr>
          <w:rFonts w:ascii="Times New Roman" w:eastAsia="宋体" w:hAnsi="Times New Roman" w:cs="Times New Roman" w:hint="eastAsia"/>
          <w:sz w:val="24"/>
          <w:szCs w:val="24"/>
        </w:rPr>
        <w:t>，</w:t>
      </w:r>
      <w:bookmarkEnd w:id="4"/>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3D92DDD1"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w:t>
      </w:r>
      <w:r w:rsidR="0058727E">
        <w:rPr>
          <w:rFonts w:ascii="黑体" w:eastAsia="黑体" w:hAnsi="黑体" w:cs="Times New Roman" w:hint="eastAsia"/>
          <w:sz w:val="24"/>
          <w:szCs w:val="24"/>
        </w:rPr>
        <w:t>2</w:t>
      </w:r>
      <w:r w:rsidRPr="000425BD">
        <w:rPr>
          <w:rFonts w:ascii="黑体" w:eastAsia="黑体" w:hAnsi="黑体" w:cs="Times New Roman"/>
          <w:sz w:val="24"/>
          <w:szCs w:val="24"/>
        </w:rPr>
        <w:t xml:space="preserve"> </w:t>
      </w:r>
      <w:r w:rsidR="0058727E">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031B42EB" w:rsidR="00445359" w:rsidRDefault="00A1431B" w:rsidP="00B33F2E">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B33F2E">
        <w:rPr>
          <w:rFonts w:ascii="宋体" w:eastAsia="宋体" w:hAnsi="宋体" w:cs="Times New Roman" w:hint="eastAsia"/>
          <w:sz w:val="24"/>
          <w:szCs w:val="24"/>
        </w:rPr>
        <w:t>与前文所述</w:t>
      </w:r>
      <w:r w:rsidR="007759E9">
        <w:rPr>
          <w:rFonts w:ascii="宋体" w:eastAsia="宋体" w:hAnsi="宋体" w:cs="Times New Roman" w:hint="eastAsia"/>
          <w:sz w:val="24"/>
          <w:szCs w:val="24"/>
        </w:rPr>
        <w:t>的机器学习</w:t>
      </w:r>
      <w:r w:rsidR="00B33F2E">
        <w:rPr>
          <w:rFonts w:ascii="宋体" w:eastAsia="宋体" w:hAnsi="宋体" w:cs="Times New Roman" w:hint="eastAsia"/>
          <w:sz w:val="24"/>
          <w:szCs w:val="24"/>
        </w:rPr>
        <w:t>步骤</w:t>
      </w:r>
      <w:r w:rsidR="007759E9">
        <w:rPr>
          <w:rFonts w:ascii="宋体" w:eastAsia="宋体" w:hAnsi="宋体" w:cs="Times New Roman" w:hint="eastAsia"/>
          <w:sz w:val="24"/>
          <w:szCs w:val="24"/>
        </w:rPr>
        <w:t>一致</w:t>
      </w:r>
      <w:r w:rsidR="00B33F2E">
        <w:rPr>
          <w:rFonts w:ascii="宋体" w:eastAsia="宋体" w:hAnsi="宋体" w:cs="Times New Roman" w:hint="eastAsia"/>
          <w:sz w:val="24"/>
          <w:szCs w:val="24"/>
        </w:rPr>
        <w:t>，本研究</w:t>
      </w:r>
      <w:r w:rsidR="007759E9">
        <w:rPr>
          <w:rFonts w:ascii="宋体" w:eastAsia="宋体" w:hAnsi="宋体" w:cs="Times New Roman" w:hint="eastAsia"/>
          <w:sz w:val="24"/>
          <w:szCs w:val="24"/>
        </w:rPr>
        <w:t>基于平扫期图像的</w:t>
      </w:r>
      <w:r w:rsidR="007759E9" w:rsidRPr="00C60497">
        <w:rPr>
          <w:rFonts w:ascii="Times New Roman" w:eastAsia="宋体" w:hAnsi="Times New Roman" w:cs="Times New Roman" w:hint="eastAsia"/>
          <w:sz w:val="24"/>
          <w:szCs w:val="24"/>
        </w:rPr>
        <w:t>R</w:t>
      </w:r>
      <w:r w:rsidR="007759E9" w:rsidRPr="00C60497">
        <w:rPr>
          <w:rFonts w:ascii="Times New Roman" w:eastAsia="宋体" w:hAnsi="Times New Roman" w:cs="Times New Roman"/>
          <w:sz w:val="24"/>
          <w:szCs w:val="24"/>
        </w:rPr>
        <w:t>OI</w:t>
      </w:r>
      <w:r w:rsidR="007759E9">
        <w:rPr>
          <w:rFonts w:ascii="宋体" w:eastAsia="宋体" w:hAnsi="宋体" w:cs="Times New Roman" w:hint="eastAsia"/>
          <w:sz w:val="24"/>
          <w:szCs w:val="24"/>
        </w:rPr>
        <w:t>，构建了一个用于诊断平扫期纵隔淋巴结良恶性的放射组学诊断模型。</w:t>
      </w:r>
      <w:r w:rsidR="00AA2A3C">
        <w:rPr>
          <w:rFonts w:ascii="宋体" w:eastAsia="宋体" w:hAnsi="宋体" w:cs="Times New Roman" w:hint="eastAsia"/>
          <w:sz w:val="24"/>
          <w:szCs w:val="24"/>
        </w:rPr>
        <w:lastRenderedPageBreak/>
        <w:t>平扫期</w:t>
      </w:r>
      <w:r w:rsidR="007759E9">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训练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w:t>
      </w:r>
      <w:r w:rsidR="00C60497">
        <w:rPr>
          <w:rFonts w:ascii="宋体" w:eastAsia="宋体" w:hAnsi="宋体" w:cs="Times New Roman"/>
          <w:sz w:val="24"/>
          <w:szCs w:val="24"/>
        </w:rPr>
        <w:t>0.771</w:t>
      </w:r>
      <w:r w:rsidR="00B33F2E" w:rsidRPr="00B33F2E">
        <w:rPr>
          <w:rFonts w:ascii="宋体" w:eastAsia="宋体" w:hAnsi="宋体" w:cs="Times New Roman"/>
          <w:sz w:val="24"/>
          <w:szCs w:val="24"/>
        </w:rPr>
        <w:t>、0.821、0.</w:t>
      </w:r>
      <w:r w:rsidR="00C60497">
        <w:rPr>
          <w:rFonts w:ascii="宋体" w:eastAsia="宋体" w:hAnsi="宋体" w:cs="Times New Roman"/>
          <w:sz w:val="24"/>
          <w:szCs w:val="24"/>
        </w:rPr>
        <w:t>696</w:t>
      </w:r>
      <w:r w:rsidR="00B33F2E" w:rsidRPr="00B33F2E">
        <w:rPr>
          <w:rFonts w:ascii="宋体" w:eastAsia="宋体" w:hAnsi="宋体" w:cs="Times New Roman"/>
          <w:sz w:val="24"/>
          <w:szCs w:val="24"/>
        </w:rPr>
        <w:t>以及0.</w:t>
      </w:r>
      <w:r w:rsidR="00C60497">
        <w:rPr>
          <w:rFonts w:ascii="宋体" w:eastAsia="宋体" w:hAnsi="宋体" w:cs="Times New Roman"/>
          <w:sz w:val="24"/>
          <w:szCs w:val="24"/>
        </w:rPr>
        <w:t>845</w:t>
      </w:r>
      <w:r w:rsidR="00B33F2E">
        <w:rPr>
          <w:rFonts w:ascii="宋体" w:eastAsia="宋体" w:hAnsi="宋体" w:cs="Times New Roman" w:hint="eastAsia"/>
          <w:sz w:val="24"/>
          <w:szCs w:val="24"/>
        </w:rPr>
        <w:t>。</w:t>
      </w:r>
      <w:r w:rsidR="00AA2A3C">
        <w:rPr>
          <w:rFonts w:ascii="宋体" w:eastAsia="宋体" w:hAnsi="宋体" w:cs="Times New Roman" w:hint="eastAsia"/>
          <w:sz w:val="24"/>
          <w:szCs w:val="24"/>
        </w:rPr>
        <w:t>平扫期</w:t>
      </w:r>
      <w:r w:rsidR="007A12F5">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测试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0.</w:t>
      </w:r>
      <w:r w:rsidR="00C60497">
        <w:rPr>
          <w:rFonts w:ascii="宋体" w:eastAsia="宋体" w:hAnsi="宋体" w:cs="Times New Roman"/>
          <w:sz w:val="24"/>
          <w:szCs w:val="24"/>
        </w:rPr>
        <w:t>721</w:t>
      </w:r>
      <w:r w:rsidR="00B33F2E" w:rsidRPr="00B33F2E">
        <w:rPr>
          <w:rFonts w:ascii="宋体" w:eastAsia="宋体" w:hAnsi="宋体" w:cs="Times New Roman"/>
          <w:sz w:val="24"/>
          <w:szCs w:val="24"/>
        </w:rPr>
        <w:t>、0.</w:t>
      </w:r>
      <w:r w:rsidR="00C60497">
        <w:rPr>
          <w:rFonts w:ascii="宋体" w:eastAsia="宋体" w:hAnsi="宋体" w:cs="Times New Roman"/>
          <w:sz w:val="24"/>
          <w:szCs w:val="24"/>
        </w:rPr>
        <w:t>667</w:t>
      </w:r>
      <w:r w:rsidR="00B33F2E" w:rsidRPr="00B33F2E">
        <w:rPr>
          <w:rFonts w:ascii="宋体" w:eastAsia="宋体" w:hAnsi="宋体" w:cs="Times New Roman"/>
          <w:sz w:val="24"/>
          <w:szCs w:val="24"/>
        </w:rPr>
        <w:t>、0.800以及0.8</w:t>
      </w:r>
      <w:r w:rsidR="00C60497">
        <w:rPr>
          <w:rFonts w:ascii="宋体" w:eastAsia="宋体" w:hAnsi="宋体" w:cs="Times New Roman"/>
          <w:sz w:val="24"/>
          <w:szCs w:val="24"/>
        </w:rPr>
        <w:t>07</w:t>
      </w:r>
      <w:r w:rsidR="00B33F2E">
        <w:rPr>
          <w:rFonts w:ascii="宋体" w:eastAsia="宋体" w:hAnsi="宋体" w:cs="Times New Roman" w:hint="eastAsia"/>
          <w:sz w:val="24"/>
          <w:szCs w:val="24"/>
        </w:rPr>
        <w:t>。</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44F9F976"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w:t>
      </w:r>
      <w:r w:rsidR="006C5159">
        <w:rPr>
          <w:rFonts w:ascii="Times New Roman" w:eastAsia="宋体" w:hAnsi="Times New Roman" w:cs="Times New Roman" w:hint="eastAsia"/>
          <w:sz w:val="24"/>
          <w:szCs w:val="24"/>
        </w:rPr>
        <w:t>类</w:t>
      </w:r>
      <w:r w:rsidR="000F7E43">
        <w:rPr>
          <w:rFonts w:ascii="Times New Roman" w:eastAsia="宋体" w:hAnsi="Times New Roman" w:cs="Times New Roman" w:hint="eastAsia"/>
          <w:sz w:val="24"/>
          <w:szCs w:val="24"/>
        </w:rPr>
        <w:t>特征</w:t>
      </w:r>
      <w:r w:rsidR="006C5159">
        <w:rPr>
          <w:rFonts w:ascii="Times New Roman" w:eastAsia="宋体" w:hAnsi="Times New Roman" w:cs="Times New Roman" w:hint="eastAsia"/>
          <w:sz w:val="24"/>
          <w:szCs w:val="24"/>
        </w:rPr>
        <w:t>描述的是具有某种空间位置关系的两个像素的联合分布，可以看成是两个像素灰度对</w:t>
      </w:r>
      <w:r w:rsidR="000F7E43">
        <w:rPr>
          <w:rFonts w:ascii="Times New Roman" w:eastAsia="宋体" w:hAnsi="Times New Roman" w:cs="Times New Roman" w:hint="eastAsia"/>
          <w:sz w:val="24"/>
          <w:szCs w:val="24"/>
        </w:rPr>
        <w:t>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w:t>
      </w:r>
      <w:r w:rsidR="0024151C">
        <w:rPr>
          <w:rFonts w:ascii="Times New Roman" w:eastAsia="宋体" w:hAnsi="Times New Roman" w:cs="Times New Roman" w:hint="eastAsia"/>
          <w:sz w:val="24"/>
          <w:szCs w:val="24"/>
        </w:rPr>
        <w:lastRenderedPageBreak/>
        <w:t>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Pr="00A15098"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0519CE4E"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r w:rsidRPr="00AD03E0">
        <w:rPr>
          <w:rFonts w:ascii="Times New Roman" w:eastAsia="宋体" w:hAnsi="Times New Roman" w:cs="Times New Roman" w:hint="eastAsia"/>
          <w:sz w:val="24"/>
        </w:rPr>
        <w:t>radiogenomics</w:t>
      </w:r>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r w:rsidRPr="000F4107">
        <w:rPr>
          <w:rFonts w:ascii="Times New Roman" w:eastAsia="宋体" w:hAnsi="Times New Roman" w:cs="Times New Roman" w:hint="eastAsia"/>
          <w:sz w:val="24"/>
        </w:rPr>
        <w:t xml:space="preserve">Lambin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从</w:t>
      </w:r>
      <w:r w:rsidR="00A01E85">
        <w:rPr>
          <w:rFonts w:ascii="宋体" w:eastAsia="宋体" w:hAnsi="宋体" w:cs="宋体" w:hint="eastAsia"/>
          <w:sz w:val="24"/>
        </w:rPr>
        <w:t>数字医学图像</w:t>
      </w:r>
      <w:r w:rsidRPr="00AD03E0">
        <w:rPr>
          <w:rFonts w:ascii="宋体" w:eastAsia="宋体" w:hAnsi="宋体" w:cs="宋体" w:hint="eastAsia"/>
          <w:sz w:val="24"/>
        </w:rPr>
        <w:t>中</w:t>
      </w:r>
      <w:r w:rsidR="00A01E85" w:rsidRPr="00AD03E0">
        <w:rPr>
          <w:rFonts w:ascii="宋体" w:eastAsia="宋体" w:hAnsi="宋体" w:cs="宋体" w:hint="eastAsia"/>
          <w:sz w:val="24"/>
        </w:rPr>
        <w:t>高通量（</w:t>
      </w:r>
      <w:r w:rsidR="00A01E85" w:rsidRPr="000F4107">
        <w:rPr>
          <w:rFonts w:ascii="Times New Roman" w:eastAsia="宋体" w:hAnsi="Times New Roman" w:cs="Times New Roman" w:hint="eastAsia"/>
          <w:sz w:val="24"/>
        </w:rPr>
        <w:t>high throughput</w:t>
      </w:r>
      <w:r w:rsidR="00A01E85" w:rsidRPr="00AD03E0">
        <w:rPr>
          <w:rFonts w:ascii="宋体" w:eastAsia="宋体" w:hAnsi="宋体" w:cs="宋体" w:hint="eastAsia"/>
          <w:sz w:val="24"/>
        </w:rPr>
        <w:t>）地</w:t>
      </w:r>
      <w:r w:rsidRPr="00AD03E0">
        <w:rPr>
          <w:rFonts w:ascii="宋体" w:eastAsia="宋体" w:hAnsi="宋体" w:cs="宋体" w:hint="eastAsia"/>
          <w:sz w:val="24"/>
        </w:rPr>
        <w:t>提取大量</w:t>
      </w:r>
      <w:r w:rsidR="00A01E85">
        <w:rPr>
          <w:rFonts w:ascii="宋体" w:eastAsia="宋体" w:hAnsi="宋体" w:cs="宋体" w:hint="eastAsia"/>
          <w:sz w:val="24"/>
        </w:rPr>
        <w:t>定量的</w:t>
      </w:r>
      <w:r w:rsidRPr="00AD03E0">
        <w:rPr>
          <w:rFonts w:ascii="宋体" w:eastAsia="宋体" w:hAnsi="宋体" w:cs="宋体" w:hint="eastAsia"/>
          <w:sz w:val="24"/>
        </w:rPr>
        <w:t>影像特征，</w:t>
      </w:r>
      <w:r w:rsidR="00911686">
        <w:rPr>
          <w:rFonts w:ascii="宋体" w:eastAsia="宋体" w:hAnsi="宋体" w:cs="宋体" w:hint="eastAsia"/>
          <w:sz w:val="24"/>
        </w:rPr>
        <w:t>并</w:t>
      </w:r>
      <w:r w:rsidRPr="00AD03E0">
        <w:rPr>
          <w:rFonts w:ascii="宋体" w:eastAsia="宋体" w:hAnsi="宋体" w:cs="宋体" w:hint="eastAsia"/>
          <w:sz w:val="24"/>
        </w:rPr>
        <w:t>运用多种自动化</w:t>
      </w:r>
      <w:r w:rsidR="00911686">
        <w:rPr>
          <w:rFonts w:ascii="宋体" w:eastAsia="宋体" w:hAnsi="宋体" w:cs="宋体" w:hint="eastAsia"/>
          <w:sz w:val="24"/>
        </w:rPr>
        <w:t>的</w:t>
      </w:r>
      <w:r w:rsidRPr="00AD03E0">
        <w:rPr>
          <w:rFonts w:ascii="宋体" w:eastAsia="宋体" w:hAnsi="宋体" w:cs="宋体" w:hint="eastAsia"/>
          <w:sz w:val="24"/>
        </w:rPr>
        <w:t>数据特征</w:t>
      </w:r>
      <w:r w:rsidR="00911686">
        <w:rPr>
          <w:rFonts w:ascii="宋体" w:eastAsia="宋体" w:hAnsi="宋体" w:cs="宋体" w:hint="eastAsia"/>
          <w:sz w:val="24"/>
        </w:rPr>
        <w:t>技术</w:t>
      </w:r>
      <w:r w:rsidRPr="00AD03E0">
        <w:rPr>
          <w:rFonts w:ascii="宋体" w:eastAsia="宋体" w:hAnsi="宋体" w:cs="宋体" w:hint="eastAsia"/>
          <w:sz w:val="24"/>
        </w:rPr>
        <w:t>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w:t>
      </w:r>
      <w:r w:rsidR="002877CB">
        <w:rPr>
          <w:rFonts w:ascii="宋体" w:eastAsia="宋体" w:hAnsi="宋体" w:cs="宋体" w:hint="eastAsia"/>
          <w:sz w:val="24"/>
        </w:rPr>
        <w:t>资料</w:t>
      </w:r>
      <w:r w:rsidRPr="00AD03E0">
        <w:rPr>
          <w:rFonts w:ascii="宋体" w:eastAsia="宋体" w:hAnsi="宋体" w:cs="宋体" w:hint="eastAsia"/>
          <w:sz w:val="24"/>
        </w:rPr>
        <w:t>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962EE9">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00F23405" w:rsidRPr="000F4107">
        <w:rPr>
          <w:rFonts w:ascii="Times New Roman" w:eastAsia="宋体" w:hAnsi="Times New Roman" w:cs="Times New Roman" w:hint="eastAsia"/>
          <w:sz w:val="24"/>
        </w:rPr>
        <w:t xml:space="preserve">MRI </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w:t>
      </w:r>
      <w:r w:rsidR="00F23405" w:rsidRPr="000F4107">
        <w:rPr>
          <w:rFonts w:ascii="Times New Roman" w:eastAsia="宋体" w:hAnsi="Times New Roman" w:cs="Times New Roman" w:hint="eastAsia"/>
          <w:sz w:val="24"/>
        </w:rPr>
        <w:t>PET</w:t>
      </w:r>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医学影像图像中高通量地提取大量高级、定量的影像学特征</w:t>
      </w:r>
      <w:r w:rsidR="00962EE9">
        <w:rPr>
          <w:rFonts w:ascii="宋体" w:eastAsia="宋体" w:hAnsi="宋体" w:cs="宋体" w:hint="eastAsia"/>
          <w:sz w:val="24"/>
        </w:rPr>
        <w:t>,</w:t>
      </w:r>
      <w:r w:rsidR="00962EE9" w:rsidRPr="00AD03E0">
        <w:rPr>
          <w:rFonts w:ascii="宋体" w:eastAsia="宋体" w:hAnsi="宋体" w:cs="宋体" w:hint="eastAsia"/>
          <w:sz w:val="24"/>
        </w:rPr>
        <w:t>并</w:t>
      </w:r>
      <w:r w:rsidR="00962EE9">
        <w:rPr>
          <w:rFonts w:ascii="宋体" w:eastAsia="宋体" w:hAnsi="宋体" w:cs="宋体" w:hint="eastAsia"/>
          <w:sz w:val="24"/>
        </w:rPr>
        <w:t>对其进行</w:t>
      </w:r>
      <w:r w:rsidR="00962EE9" w:rsidRPr="00AD03E0">
        <w:rPr>
          <w:rFonts w:ascii="宋体" w:eastAsia="宋体" w:hAnsi="宋体" w:cs="宋体" w:hint="eastAsia"/>
          <w:sz w:val="24"/>
        </w:rPr>
        <w:t>分析</w:t>
      </w:r>
      <w:r w:rsidR="00962EE9">
        <w:rPr>
          <w:rFonts w:ascii="宋体" w:eastAsia="宋体" w:hAnsi="宋体" w:cs="宋体" w:hint="eastAsia"/>
          <w:sz w:val="24"/>
        </w:rPr>
        <w:t>的方法</w:t>
      </w:r>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r w:rsidRPr="000F4107">
        <w:rPr>
          <w:rFonts w:ascii="Times New Roman" w:eastAsia="宋体" w:hAnsi="Times New Roman" w:cs="Times New Roman"/>
          <w:sz w:val="24"/>
        </w:rPr>
        <w:t>Pahk</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6B0C655E" w14:textId="77777777" w:rsidR="007841BC" w:rsidRDefault="007841BC" w:rsidP="007841BC">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4E44FA7B" w14:textId="474A3113" w:rsidR="00FA4877" w:rsidRPr="007841BC"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4F3BDF01"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我敬爱的恩师徐克教授！三年间，从徐克老师身上我不仅学习到了严谨求实的科研作风、积极敏锐的科研精神、精益求精的工作态度，更重要的是我从徐克老师的身上学到了做人的道理和原则。徐克老师海纳百川的胸怀、渊博的学识、做事认真负责的态度、对学生的包容与理解、细心的指导、无私的关怀与照顾，这一切无时无刻不在影响着我、感动着我。做事做人要 “靠谱”,以照顾学生为己任，宁愿损害自己的利益，也要完成自己的承诺等等数不清的优秀品质已经深深写入了徐克老师的人生信条。很幸运能够成为徐克老师的学生，在徐克老师身上学习到的一切都将是我未来的人生道路上最宝贵的财富。借此机会我要衷心的向徐克教授的说一声感谢，感谢老师这三年中对我的指导和帮助！</w:t>
      </w:r>
    </w:p>
    <w:p w14:paraId="0DD8D7D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张立娜教授！硕士三年期间，在科研工作中，张立娜老师给予我细致耐心的指导，提出了很多宝贵的意见与建议。张立娜老师细致严谨的治学态度，兢兢业业的工作作风一直都是我学习和工作中的榜样。同时，张立娜老师还经常在生活上给予学生关心和帮助，常常把好东西拿出来与学生共同分享。入学初期，是您细致的关怀与帮助，令我在陌生的环境下感受到温暖，帮我快速融入了全新的环境。</w:t>
      </w:r>
    </w:p>
    <w:p w14:paraId="52DE46C0"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教授、范国光教授、李佩玲教授、邵海波教授、刘屹教授、戚勋教授、周宝森教授、侯刚教授在开题及中期审查过程中为我提出的宝贵意见。</w:t>
      </w:r>
    </w:p>
    <w:p w14:paraId="344D0B31" w14:textId="77777777" w:rsidR="007841BC" w:rsidRPr="008B0DC5"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0AB32FA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老师、朱婧怡老师在数据收集过程中给予我的指导和帮助。</w:t>
      </w:r>
    </w:p>
    <w:p w14:paraId="173876E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吴启润师兄、王鹏师兄在科研工作和生活中对我无私的帮助。</w:t>
      </w:r>
    </w:p>
    <w:p w14:paraId="6C37710F" w14:textId="15194C04" w:rsidR="007841BC" w:rsidRPr="00537254"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给予我的帮助与指导。</w:t>
      </w:r>
    </w:p>
    <w:p w14:paraId="25F93C2B" w14:textId="77777777" w:rsidR="007841BC" w:rsidRPr="00B2086E"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赵睿萌师妹、刘沙沙师妹以及所有的师兄师姐师弟师妹，感谢你们在此期间给与我的所有的陪伴与帮助。</w:t>
      </w:r>
    </w:p>
    <w:p w14:paraId="658610DD" w14:textId="446441DC"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6341E6E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我的爱人黎超多年来对我的毫无保留的关爱、理解与支持。是你们的陪伴给了我面对挫折的力量的勇气。</w:t>
      </w:r>
    </w:p>
    <w:p w14:paraId="7244B024" w14:textId="77777777" w:rsidR="007841BC" w:rsidRPr="004376E0" w:rsidRDefault="007841BC" w:rsidP="007841BC">
      <w:pPr>
        <w:spacing w:line="440" w:lineRule="exact"/>
        <w:ind w:firstLine="480"/>
        <w:rPr>
          <w:rFonts w:ascii="宋体" w:eastAsia="宋体" w:hAnsi="宋体" w:cs="Times New Roman"/>
          <w:sz w:val="24"/>
          <w:szCs w:val="24"/>
        </w:rPr>
      </w:pPr>
    </w:p>
    <w:p w14:paraId="3CF1DA08" w14:textId="25462F2A" w:rsidR="0012216D" w:rsidRPr="007841BC"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D561C" w14:textId="77777777" w:rsidR="00413A16" w:rsidRDefault="00413A16" w:rsidP="00007A1E">
      <w:r>
        <w:separator/>
      </w:r>
    </w:p>
  </w:endnote>
  <w:endnote w:type="continuationSeparator" w:id="0">
    <w:p w14:paraId="722A25EE" w14:textId="77777777" w:rsidR="00413A16" w:rsidRDefault="00413A16"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6C5159" w:rsidRDefault="006C515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6C5159" w:rsidRPr="00AC7708" w:rsidRDefault="006C5159"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6C5159" w:rsidRDefault="006C5159">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EndPr/>
    <w:sdtContent>
      <w:p w14:paraId="0ADB0842" w14:textId="3901213E"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EndPr/>
    <w:sdtContent>
      <w:p w14:paraId="22CF9BC7" w14:textId="77777777"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EndPr/>
    <w:sdtContent>
      <w:p w14:paraId="01D9DBD2" w14:textId="77777777"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E5CFD" w14:textId="77777777" w:rsidR="00413A16" w:rsidRDefault="00413A16" w:rsidP="00007A1E">
      <w:r>
        <w:separator/>
      </w:r>
    </w:p>
  </w:footnote>
  <w:footnote w:type="continuationSeparator" w:id="0">
    <w:p w14:paraId="78090BC9" w14:textId="77777777" w:rsidR="00413A16" w:rsidRDefault="00413A16"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6C5159" w:rsidRDefault="006C5159"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6C5159" w:rsidRPr="003823DC" w:rsidRDefault="006C5159"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6C5159" w:rsidRPr="0009031E" w:rsidRDefault="006C515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6C5159" w:rsidRDefault="006C5159">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E77BE"/>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27BF0"/>
    <w:rsid w:val="00232895"/>
    <w:rsid w:val="00232AFA"/>
    <w:rsid w:val="0024151C"/>
    <w:rsid w:val="0024305B"/>
    <w:rsid w:val="00244ADD"/>
    <w:rsid w:val="00257ECD"/>
    <w:rsid w:val="00260D64"/>
    <w:rsid w:val="002628B5"/>
    <w:rsid w:val="00262AB1"/>
    <w:rsid w:val="002638C3"/>
    <w:rsid w:val="00273BDA"/>
    <w:rsid w:val="00275F63"/>
    <w:rsid w:val="0027605C"/>
    <w:rsid w:val="0028266E"/>
    <w:rsid w:val="00284BF6"/>
    <w:rsid w:val="002877CB"/>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3A16"/>
    <w:rsid w:val="004148BF"/>
    <w:rsid w:val="00432A4C"/>
    <w:rsid w:val="004376E0"/>
    <w:rsid w:val="00440791"/>
    <w:rsid w:val="00443C5A"/>
    <w:rsid w:val="00444F77"/>
    <w:rsid w:val="00445359"/>
    <w:rsid w:val="004468FC"/>
    <w:rsid w:val="00450352"/>
    <w:rsid w:val="00450E60"/>
    <w:rsid w:val="0045368E"/>
    <w:rsid w:val="00453ACE"/>
    <w:rsid w:val="004542EF"/>
    <w:rsid w:val="004569F7"/>
    <w:rsid w:val="004636AB"/>
    <w:rsid w:val="00467000"/>
    <w:rsid w:val="00467C31"/>
    <w:rsid w:val="00473913"/>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27E"/>
    <w:rsid w:val="00587601"/>
    <w:rsid w:val="00590520"/>
    <w:rsid w:val="00594D7B"/>
    <w:rsid w:val="005971D4"/>
    <w:rsid w:val="005977A5"/>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71394"/>
    <w:rsid w:val="00673739"/>
    <w:rsid w:val="0067551D"/>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C5159"/>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55CD5"/>
    <w:rsid w:val="007630FD"/>
    <w:rsid w:val="00763F3E"/>
    <w:rsid w:val="007659C5"/>
    <w:rsid w:val="00765EA0"/>
    <w:rsid w:val="00772289"/>
    <w:rsid w:val="007759E9"/>
    <w:rsid w:val="007841BC"/>
    <w:rsid w:val="00784C73"/>
    <w:rsid w:val="0078715C"/>
    <w:rsid w:val="0079482B"/>
    <w:rsid w:val="007976D0"/>
    <w:rsid w:val="007A12F5"/>
    <w:rsid w:val="007A54E0"/>
    <w:rsid w:val="007B0E7D"/>
    <w:rsid w:val="007C31BA"/>
    <w:rsid w:val="007C5593"/>
    <w:rsid w:val="007D2A88"/>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2BFA"/>
    <w:rsid w:val="00853007"/>
    <w:rsid w:val="00854419"/>
    <w:rsid w:val="00854F64"/>
    <w:rsid w:val="00857589"/>
    <w:rsid w:val="008648A1"/>
    <w:rsid w:val="00873205"/>
    <w:rsid w:val="008742C2"/>
    <w:rsid w:val="008743CE"/>
    <w:rsid w:val="00875B3C"/>
    <w:rsid w:val="00880ED5"/>
    <w:rsid w:val="00887790"/>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1686"/>
    <w:rsid w:val="00914977"/>
    <w:rsid w:val="0091572A"/>
    <w:rsid w:val="00915E2D"/>
    <w:rsid w:val="00936F91"/>
    <w:rsid w:val="0094753A"/>
    <w:rsid w:val="00952F8D"/>
    <w:rsid w:val="00962EE9"/>
    <w:rsid w:val="00970548"/>
    <w:rsid w:val="00971683"/>
    <w:rsid w:val="00972D64"/>
    <w:rsid w:val="00975444"/>
    <w:rsid w:val="00975DE9"/>
    <w:rsid w:val="009768A0"/>
    <w:rsid w:val="0098083B"/>
    <w:rsid w:val="00986414"/>
    <w:rsid w:val="00991716"/>
    <w:rsid w:val="009938E8"/>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1E85"/>
    <w:rsid w:val="00A03920"/>
    <w:rsid w:val="00A12072"/>
    <w:rsid w:val="00A12262"/>
    <w:rsid w:val="00A12B34"/>
    <w:rsid w:val="00A1431B"/>
    <w:rsid w:val="00A15098"/>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16A9"/>
    <w:rsid w:val="00AA1A58"/>
    <w:rsid w:val="00AA2A3C"/>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33F2E"/>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1CF0"/>
    <w:rsid w:val="00C24B72"/>
    <w:rsid w:val="00C24F9C"/>
    <w:rsid w:val="00C25114"/>
    <w:rsid w:val="00C25129"/>
    <w:rsid w:val="00C25798"/>
    <w:rsid w:val="00C401CD"/>
    <w:rsid w:val="00C40D5D"/>
    <w:rsid w:val="00C45A08"/>
    <w:rsid w:val="00C46D10"/>
    <w:rsid w:val="00C47545"/>
    <w:rsid w:val="00C478FA"/>
    <w:rsid w:val="00C51716"/>
    <w:rsid w:val="00C524A6"/>
    <w:rsid w:val="00C553DF"/>
    <w:rsid w:val="00C60497"/>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19D7"/>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3405"/>
    <w:rsid w:val="00F27574"/>
    <w:rsid w:val="00F35C14"/>
    <w:rsid w:val="00F370D3"/>
    <w:rsid w:val="00F3777E"/>
    <w:rsid w:val="00F430DA"/>
    <w:rsid w:val="00F45F3D"/>
    <w:rsid w:val="00F5482D"/>
    <w:rsid w:val="00F55D4E"/>
    <w:rsid w:val="00F56AED"/>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51565-38DA-4BBA-98E9-2DF8302AA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43</Pages>
  <Words>25701</Words>
  <Characters>50632</Characters>
  <Application>Microsoft Office Word</Application>
  <DocSecurity>0</DocSecurity>
  <Lines>2109</Lines>
  <Paragraphs>1211</Paragraphs>
  <ScaleCrop>false</ScaleCrop>
  <Company/>
  <LinksUpToDate>false</LinksUpToDate>
  <CharactersWithSpaces>7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16</cp:revision>
  <dcterms:created xsi:type="dcterms:W3CDTF">2021-02-16T13:21:00Z</dcterms:created>
  <dcterms:modified xsi:type="dcterms:W3CDTF">2021-02-22T08:11:00Z</dcterms:modified>
</cp:coreProperties>
</file>